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F2431" w:rsidRDefault="005C29D8" w:rsidP="004F2431">
      <w:r>
        <w:rPr>
          <w:rFonts w:ascii="Arial" w:hAnsi="Arial" w:cs="Arial"/>
          <w:b/>
        </w:rPr>
        <w:t>Table S</w:t>
      </w:r>
      <w:r w:rsidR="004F2431">
        <w:rPr>
          <w:rFonts w:ascii="Arial" w:hAnsi="Arial" w:cs="Arial"/>
          <w:b/>
        </w:rPr>
        <w:t>5.</w:t>
      </w:r>
    </w:p>
    <w:p w:rsidR="004F2431" w:rsidRDefault="004F2431" w:rsidP="004F2431"/>
    <w:tbl>
      <w:tblPr>
        <w:tblW w:w="0" w:type="auto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/>
      </w:tblPr>
      <w:tblGrid>
        <w:gridCol w:w="1017"/>
        <w:gridCol w:w="1176"/>
        <w:gridCol w:w="1206"/>
        <w:gridCol w:w="1396"/>
        <w:gridCol w:w="1395"/>
        <w:gridCol w:w="1213"/>
        <w:gridCol w:w="2279"/>
      </w:tblGrid>
      <w:tr w:rsidR="004F2431" w:rsidRPr="00F01A2D" w:rsidTr="00BD296D"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B1A56">
              <w:rPr>
                <w:rFonts w:ascii="Arial" w:hAnsi="Arial" w:cs="Arial"/>
                <w:b/>
                <w:bCs/>
                <w:sz w:val="20"/>
                <w:szCs w:val="20"/>
              </w:rPr>
              <w:t>Gene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B1A56">
              <w:rPr>
                <w:rFonts w:ascii="Arial" w:hAnsi="Arial" w:cs="Arial"/>
                <w:b/>
                <w:bCs/>
                <w:sz w:val="20"/>
                <w:szCs w:val="20"/>
              </w:rPr>
              <w:t>Sequence variations</w:t>
            </w:r>
          </w:p>
        </w:tc>
        <w:tc>
          <w:tcPr>
            <w:tcW w:w="1206" w:type="dxa"/>
            <w:tcBorders>
              <w:top w:val="single" w:sz="12" w:space="0" w:color="auto"/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B1A56">
              <w:rPr>
                <w:rFonts w:ascii="Arial" w:hAnsi="Arial" w:cs="Arial"/>
                <w:b/>
                <w:bCs/>
                <w:sz w:val="20"/>
                <w:szCs w:val="20"/>
              </w:rPr>
              <w:t>Position</w:t>
            </w:r>
          </w:p>
        </w:tc>
        <w:tc>
          <w:tcPr>
            <w:tcW w:w="1396" w:type="dxa"/>
            <w:tcBorders>
              <w:top w:val="single" w:sz="12" w:space="0" w:color="auto"/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B1A56">
              <w:rPr>
                <w:rFonts w:ascii="Arial" w:hAnsi="Arial" w:cs="Arial"/>
                <w:b/>
                <w:bCs/>
                <w:sz w:val="20"/>
                <w:szCs w:val="20"/>
              </w:rPr>
              <w:t>Genetic change</w:t>
            </w:r>
          </w:p>
        </w:tc>
        <w:tc>
          <w:tcPr>
            <w:tcW w:w="1395" w:type="dxa"/>
            <w:tcBorders>
              <w:top w:val="single" w:sz="12" w:space="0" w:color="auto"/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B1A56">
              <w:rPr>
                <w:rFonts w:ascii="Arial" w:hAnsi="Arial" w:cs="Arial"/>
                <w:b/>
                <w:bCs/>
                <w:sz w:val="20"/>
                <w:szCs w:val="20"/>
              </w:rPr>
              <w:t>Amino acid change</w:t>
            </w:r>
          </w:p>
        </w:tc>
        <w:tc>
          <w:tcPr>
            <w:tcW w:w="1213" w:type="dxa"/>
            <w:tcBorders>
              <w:top w:val="single" w:sz="12" w:space="0" w:color="auto"/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B1A56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Number </w:t>
            </w:r>
          </w:p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B1A56">
              <w:rPr>
                <w:rFonts w:ascii="Arial" w:hAnsi="Arial" w:cs="Arial"/>
                <w:b/>
                <w:bCs/>
                <w:sz w:val="20"/>
                <w:szCs w:val="20"/>
              </w:rPr>
              <w:t>of isolates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B1A56">
              <w:rPr>
                <w:rFonts w:ascii="Arial" w:hAnsi="Arial" w:cs="Arial"/>
                <w:b/>
                <w:bCs/>
                <w:sz w:val="20"/>
                <w:szCs w:val="20"/>
              </w:rPr>
              <w:t>Strain specificity of</w:t>
            </w:r>
          </w:p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B1A56">
              <w:rPr>
                <w:rFonts w:ascii="Arial" w:hAnsi="Arial" w:cs="Arial"/>
                <w:b/>
                <w:bCs/>
                <w:sz w:val="20"/>
                <w:szCs w:val="20"/>
              </w:rPr>
              <w:t>Variation/Comments</w:t>
            </w:r>
          </w:p>
        </w:tc>
      </w:tr>
      <w:tr w:rsidR="004F2431" w:rsidRPr="00F01A2D" w:rsidTr="00BD296D">
        <w:tc>
          <w:tcPr>
            <w:tcW w:w="0" w:type="auto"/>
            <w:vMerge w:val="restart"/>
            <w:tcBorders>
              <w:top w:val="single" w:sz="12" w:space="0" w:color="auto"/>
            </w:tcBorders>
          </w:tcPr>
          <w:p w:rsidR="004F2431" w:rsidRPr="005B1A56" w:rsidRDefault="00F84E16" w:rsidP="00BD296D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pe</w:t>
            </w:r>
            <w:r w:rsidR="004F2431" w:rsidRPr="005B1A56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35</w:t>
            </w:r>
          </w:p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  <w:tcBorders>
              <w:top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nsSNP</w:t>
            </w:r>
            <w:proofErr w:type="spellEnd"/>
          </w:p>
        </w:tc>
      </w:tr>
      <w:tr w:rsidR="004F2431" w:rsidRPr="00F01A2D" w:rsidTr="00BD296D">
        <w:tc>
          <w:tcPr>
            <w:tcW w:w="0" w:type="auto"/>
            <w:vMerge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1</w:t>
            </w:r>
          </w:p>
        </w:tc>
        <w:tc>
          <w:tcPr>
            <w:tcW w:w="1206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295</w:t>
            </w:r>
          </w:p>
        </w:tc>
        <w:tc>
          <w:tcPr>
            <w:tcW w:w="1396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T → G</w:t>
            </w:r>
          </w:p>
        </w:tc>
        <w:tc>
          <w:tcPr>
            <w:tcW w:w="1395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Stop →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Glu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>.</w:t>
            </w:r>
          </w:p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1 additional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aa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added.</w:t>
            </w:r>
          </w:p>
        </w:tc>
        <w:tc>
          <w:tcPr>
            <w:tcW w:w="1213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1870</w:t>
            </w:r>
          </w:p>
        </w:tc>
      </w:tr>
      <w:tr w:rsidR="004F2431" w:rsidRPr="00F01A2D" w:rsidTr="00BD296D"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</w:tcPr>
          <w:p w:rsidR="004F2431" w:rsidRPr="005B1A56" w:rsidRDefault="00F84E16" w:rsidP="00BD296D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pe</w:t>
            </w:r>
            <w:r w:rsidR="004F2431" w:rsidRPr="005B1A56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11</w:t>
            </w:r>
          </w:p>
        </w:tc>
        <w:tc>
          <w:tcPr>
            <w:tcW w:w="0" w:type="auto"/>
            <w:gridSpan w:val="6"/>
            <w:tcBorders>
              <w:top w:val="single" w:sz="12" w:space="0" w:color="auto"/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one detected</w:t>
            </w:r>
          </w:p>
        </w:tc>
      </w:tr>
      <w:tr w:rsidR="004F2431" w:rsidRPr="00F01A2D" w:rsidTr="00BD296D">
        <w:tc>
          <w:tcPr>
            <w:tcW w:w="0" w:type="auto"/>
            <w:vMerge w:val="restart"/>
            <w:tcBorders>
              <w:top w:val="single" w:sz="12" w:space="0" w:color="auto"/>
            </w:tcBorders>
          </w:tcPr>
          <w:p w:rsidR="004F2431" w:rsidRPr="005B1A56" w:rsidRDefault="00F84E16" w:rsidP="00BD296D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pe</w:t>
            </w:r>
            <w:r w:rsidR="004F2431" w:rsidRPr="005B1A56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3</w:t>
            </w:r>
          </w:p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  <w:tcBorders>
              <w:top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nsSNPs</w:t>
            </w:r>
            <w:proofErr w:type="spellEnd"/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1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40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Ala →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4302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2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523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T → C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er → Pro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CAS family 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3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824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T → C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Met  →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1109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4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102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Arg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Trp</w:t>
            </w:r>
            <w:proofErr w:type="spellEnd"/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LCC “5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ander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>” (SAWC 1162)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sSNP</w:t>
            </w:r>
            <w:proofErr w:type="spellEnd"/>
          </w:p>
        </w:tc>
      </w:tr>
      <w:tr w:rsidR="004F2431" w:rsidRPr="00F01A2D" w:rsidTr="00BD296D">
        <w:tc>
          <w:tcPr>
            <w:tcW w:w="0" w:type="auto"/>
            <w:vMerge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S1</w:t>
            </w:r>
          </w:p>
        </w:tc>
        <w:tc>
          <w:tcPr>
            <w:tcW w:w="1206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83</w:t>
            </w:r>
          </w:p>
        </w:tc>
        <w:tc>
          <w:tcPr>
            <w:tcW w:w="1396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A → G</w:t>
            </w:r>
          </w:p>
        </w:tc>
        <w:tc>
          <w:tcPr>
            <w:tcW w:w="1395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Glu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  <w:tc>
          <w:tcPr>
            <w:tcW w:w="1213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1956</w:t>
            </w:r>
          </w:p>
        </w:tc>
      </w:tr>
      <w:tr w:rsidR="004F2431" w:rsidRPr="00F01A2D" w:rsidTr="00BD296D">
        <w:tc>
          <w:tcPr>
            <w:tcW w:w="0" w:type="auto"/>
            <w:vMerge w:val="restart"/>
            <w:tcBorders>
              <w:top w:val="single" w:sz="12" w:space="0" w:color="auto"/>
            </w:tcBorders>
          </w:tcPr>
          <w:p w:rsidR="004F2431" w:rsidRPr="005B1A56" w:rsidRDefault="00F84E16" w:rsidP="00BD296D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pe_pgrs</w:t>
            </w:r>
            <w:r w:rsidR="004F2431" w:rsidRPr="005B1A56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16</w:t>
            </w:r>
          </w:p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  <w:tcBorders>
              <w:top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In-frame deletions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D1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865 - 951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87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2901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D2</w:t>
            </w:r>
            <w:r w:rsidRPr="005B1A56">
              <w:rPr>
                <w:rFonts w:ascii="Arial" w:hAnsi="Arial" w:cs="Arial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017 - 1082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66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Unrelated PGG2 strains SAWC 198, 233 and 716. Convergent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D3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024 - 1641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618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1109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D4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035 - 1100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66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EAI isolates SAWC 1659 and 2493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D5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219 - 1230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12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 2073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D6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267 - 1866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600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EAI isolates SAWC 1659 and 2493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D7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395 - 1475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81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2088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D8</w:t>
            </w:r>
            <w:r w:rsidRPr="005B1A56">
              <w:rPr>
                <w:rFonts w:ascii="Arial" w:hAnsi="Arial" w:cs="Arial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579 - 1830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252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2185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Frameshifts</w:t>
            </w:r>
            <w:proofErr w:type="spellEnd"/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FS1</w:t>
            </w:r>
            <w:r w:rsidRPr="005B1A56">
              <w:rPr>
                <w:rFonts w:ascii="Arial" w:hAnsi="Arial" w:cs="Arial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969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1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insertion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3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All LCC and Haarlem </w:t>
            </w:r>
          </w:p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(including pre-Haarlem and </w:t>
            </w:r>
          </w:p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Haarlem-like) Isolates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nsSNPs</w:t>
            </w:r>
            <w:proofErr w:type="spellEnd"/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1</w:t>
            </w:r>
            <w:r w:rsidRPr="005B1A56">
              <w:rPr>
                <w:rFonts w:ascii="Arial" w:hAnsi="Arial" w:cs="Arial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881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A → G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Asn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→ Ser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All Haarlem group except pre-Haarlem isolate SAWC 1748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sSNPs</w:t>
            </w:r>
            <w:proofErr w:type="spellEnd"/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S1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555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2803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S2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2637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4981</w:t>
            </w:r>
          </w:p>
        </w:tc>
      </w:tr>
      <w:tr w:rsidR="004F2431" w:rsidRPr="00F01A2D" w:rsidTr="00BD296D">
        <w:tc>
          <w:tcPr>
            <w:tcW w:w="0" w:type="auto"/>
            <w:vMerge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S3</w:t>
            </w:r>
          </w:p>
        </w:tc>
        <w:tc>
          <w:tcPr>
            <w:tcW w:w="1206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227</w:t>
            </w:r>
          </w:p>
        </w:tc>
        <w:tc>
          <w:tcPr>
            <w:tcW w:w="1396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C → A</w:t>
            </w:r>
          </w:p>
        </w:tc>
        <w:tc>
          <w:tcPr>
            <w:tcW w:w="1395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  <w:tc>
          <w:tcPr>
            <w:tcW w:w="1213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2525</w:t>
            </w:r>
          </w:p>
        </w:tc>
      </w:tr>
      <w:tr w:rsidR="004F2431" w:rsidRPr="00F01A2D" w:rsidTr="00BD296D">
        <w:tc>
          <w:tcPr>
            <w:tcW w:w="0" w:type="auto"/>
            <w:vMerge w:val="restart"/>
            <w:tcBorders>
              <w:top w:val="single" w:sz="12" w:space="0" w:color="auto"/>
            </w:tcBorders>
          </w:tcPr>
          <w:p w:rsidR="004F2431" w:rsidRPr="005B1A56" w:rsidRDefault="00F84E16" w:rsidP="00BD296D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pe_pgrs</w:t>
            </w:r>
            <w:r w:rsidR="004F2431" w:rsidRPr="005B1A56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18</w:t>
            </w:r>
          </w:p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  <w:tcBorders>
              <w:top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In-frame deletions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D1*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961 - 1086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66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1127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In-frame insertion/deletion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Indel1*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295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114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deletion/</w:t>
            </w:r>
          </w:p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126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insertion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2</w:t>
            </w:r>
          </w:p>
        </w:tc>
        <w:tc>
          <w:tcPr>
            <w:tcW w:w="0" w:type="auto"/>
          </w:tcPr>
          <w:p w:rsidR="004F2431" w:rsidRPr="005B1A56" w:rsidRDefault="004F2431" w:rsidP="005C60EE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All LCC &amp; Haarlem isolates. Previously</w:t>
            </w:r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5B1A56">
              <w:rPr>
                <w:rFonts w:ascii="Arial" w:hAnsi="Arial" w:cs="Arial"/>
                <w:sz w:val="16"/>
                <w:szCs w:val="16"/>
              </w:rPr>
              <w:t xml:space="preserve">reported as the 12/40 polymorphism </w:t>
            </w:r>
            <w:r w:rsidR="0089574F" w:rsidRPr="005B1A56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LYXJib3VsPC9BdXRob3I+PFllYXI+MjAwNjwvWWVhcj48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89574F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LYXJib3VsPC9BdXRob3I+PFllYXI+MjAwNjwvWWVhcj48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89574F">
              <w:rPr>
                <w:rFonts w:ascii="Arial" w:hAnsi="Arial" w:cs="Arial"/>
                <w:sz w:val="16"/>
                <w:szCs w:val="16"/>
              </w:rPr>
            </w:r>
            <w:r w:rsidR="0089574F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89574F" w:rsidRPr="005B1A56">
              <w:rPr>
                <w:rFonts w:ascii="Arial" w:hAnsi="Arial" w:cs="Arial"/>
                <w:sz w:val="16"/>
                <w:szCs w:val="16"/>
              </w:rPr>
            </w:r>
            <w:r w:rsidR="0089574F" w:rsidRPr="005B1A56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r w:rsidR="005C60EE">
              <w:rPr>
                <w:rFonts w:ascii="Arial" w:hAnsi="Arial" w:cs="Arial"/>
                <w:noProof/>
                <w:sz w:val="16"/>
                <w:szCs w:val="16"/>
              </w:rPr>
              <w:t>30</w:t>
            </w:r>
            <w:r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 w:rsidR="0089574F" w:rsidRPr="005B1A56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5B1A56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Frameshifts</w:t>
            </w:r>
            <w:proofErr w:type="spellEnd"/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FS1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48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19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insertion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2701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nsSNPs</w:t>
            </w:r>
            <w:proofErr w:type="spellEnd"/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1*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29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C → A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His →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Gln</w:t>
            </w:r>
            <w:proofErr w:type="spellEnd"/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20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1659, 2493, 4981, 2088, 3656, 2576, 2525, 1733,3100, 861, 716, 1748, 1127, 103, 1645,</w:t>
            </w:r>
          </w:p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841, 2185, 239, 1956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2*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217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G → C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Glu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Gln</w:t>
            </w:r>
            <w:proofErr w:type="spellEnd"/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9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2701, 2076, 3656,</w:t>
            </w:r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5B1A56">
              <w:rPr>
                <w:rFonts w:ascii="Arial" w:hAnsi="Arial" w:cs="Arial"/>
                <w:sz w:val="16"/>
                <w:szCs w:val="16"/>
              </w:rPr>
              <w:t>2576, 2525, 1815, 1733, 3100, 861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3*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247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A → G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Ser →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8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4981, 3656, 2576,</w:t>
            </w:r>
          </w:p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2525, 1815, 1733, 3100, 861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4*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791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Ala → Val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1815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5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808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Ala →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2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All PGG1 isolates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6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962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T → C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Val → Ala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CAS family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7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088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A → G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Asn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2525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</w:tcPr>
          <w:p w:rsidR="004F2431" w:rsidRPr="005B1A56" w:rsidRDefault="004F2431" w:rsidP="00BD296D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sSNPs</w:t>
            </w:r>
            <w:proofErr w:type="spellEnd"/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S1*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54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Ala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20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1659, 4981, 2088</w:t>
            </w:r>
            <w:proofErr w:type="gramStart"/>
            <w:r w:rsidRPr="005B1A56">
              <w:rPr>
                <w:rFonts w:ascii="Arial" w:hAnsi="Arial" w:cs="Arial"/>
                <w:sz w:val="16"/>
                <w:szCs w:val="16"/>
              </w:rPr>
              <w:t>,2701</w:t>
            </w:r>
            <w:proofErr w:type="gramEnd"/>
            <w:r w:rsidRPr="005B1A56">
              <w:rPr>
                <w:rFonts w:ascii="Arial" w:hAnsi="Arial" w:cs="Arial"/>
                <w:sz w:val="16"/>
                <w:szCs w:val="16"/>
              </w:rPr>
              <w:t>, 2076, 3656, 2576, 2525, 1815,</w:t>
            </w:r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5B1A56">
              <w:rPr>
                <w:rFonts w:ascii="Arial" w:hAnsi="Arial" w:cs="Arial"/>
                <w:sz w:val="16"/>
                <w:szCs w:val="16"/>
              </w:rPr>
              <w:t>1733, 3100, 716, 1748, 1127, 103,</w:t>
            </w:r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5B1A56">
              <w:rPr>
                <w:rFonts w:ascii="Arial" w:hAnsi="Arial" w:cs="Arial"/>
                <w:sz w:val="16"/>
                <w:szCs w:val="16"/>
              </w:rPr>
              <w:t xml:space="preserve">1645, 1841, 2185, 1956, 4302. 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S2*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53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G → C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Ala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2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1659, 2493, 4981, 2088, 2701, 2076, 3656, 2576, 2525,</w:t>
            </w:r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5B1A56">
              <w:rPr>
                <w:rFonts w:ascii="Arial" w:hAnsi="Arial" w:cs="Arial"/>
                <w:sz w:val="16"/>
                <w:szCs w:val="16"/>
              </w:rPr>
              <w:t>1815, 1733, 3100, 198, 716, 1748,</w:t>
            </w:r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5B1A56">
              <w:rPr>
                <w:rFonts w:ascii="Arial" w:hAnsi="Arial" w:cs="Arial"/>
                <w:sz w:val="16"/>
                <w:szCs w:val="16"/>
              </w:rPr>
              <w:t>1127, 103, 1645, 1841, 2185, 1956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S3*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213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C → A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Tyr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9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2701, 2076, 3656,</w:t>
            </w:r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5B1A56">
              <w:rPr>
                <w:rFonts w:ascii="Arial" w:hAnsi="Arial" w:cs="Arial"/>
                <w:sz w:val="16"/>
                <w:szCs w:val="16"/>
              </w:rPr>
              <w:t>2576, 2525, 1815, 1733, 3100, 861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S4*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462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G → C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EAI family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S5*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471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T → G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All EAI &amp; CAS isolates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S6*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765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C → A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1815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S7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774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T → C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2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All PGG1 isolates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S8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116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Pro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1645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S9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263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G → C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239</w:t>
            </w:r>
          </w:p>
        </w:tc>
      </w:tr>
      <w:tr w:rsidR="004F2431" w:rsidRPr="00F01A2D" w:rsidTr="00BD296D">
        <w:tc>
          <w:tcPr>
            <w:tcW w:w="0" w:type="auto"/>
            <w:vMerge w:val="restart"/>
            <w:tcBorders>
              <w:top w:val="single" w:sz="12" w:space="0" w:color="auto"/>
            </w:tcBorders>
          </w:tcPr>
          <w:p w:rsidR="004F2431" w:rsidRPr="005B1A56" w:rsidRDefault="00F84E16" w:rsidP="00BD296D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pe_pgrs</w:t>
            </w:r>
            <w:r w:rsidR="004F2431" w:rsidRPr="005B1A56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26</w:t>
            </w:r>
          </w:p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  <w:tcBorders>
              <w:top w:val="single" w:sz="12" w:space="0" w:color="auto"/>
            </w:tcBorders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In-frame deletions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D1</w:t>
            </w:r>
            <w:r w:rsidRPr="005B1A56">
              <w:rPr>
                <w:rFonts w:ascii="Arial" w:hAnsi="Arial" w:cs="Arial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567 - 584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18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Beijing family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D2</w:t>
            </w:r>
            <w:r w:rsidRPr="005B1A56">
              <w:rPr>
                <w:rFonts w:ascii="Arial" w:hAnsi="Arial" w:cs="Arial"/>
                <w:sz w:val="16"/>
                <w:szCs w:val="16"/>
                <w:vertAlign w:val="superscript"/>
              </w:rPr>
              <w:t xml:space="preserve"> b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842 - 898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57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PGG3 isolates SAWC 239, 1608</w:t>
            </w:r>
            <w:proofErr w:type="gramStart"/>
            <w:r>
              <w:rPr>
                <w:rFonts w:ascii="Arial" w:hAnsi="Arial" w:cs="Arial"/>
                <w:sz w:val="16"/>
                <w:szCs w:val="16"/>
              </w:rPr>
              <w:t>,</w:t>
            </w:r>
            <w:r w:rsidRPr="005B1A56">
              <w:rPr>
                <w:rFonts w:ascii="Arial" w:hAnsi="Arial" w:cs="Arial"/>
                <w:sz w:val="16"/>
                <w:szCs w:val="16"/>
              </w:rPr>
              <w:t>1109</w:t>
            </w:r>
            <w:proofErr w:type="gramEnd"/>
            <w:r w:rsidRPr="005B1A56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D3</w:t>
            </w:r>
            <w:r w:rsidRPr="005B1A56">
              <w:rPr>
                <w:rFonts w:ascii="Arial" w:hAnsi="Arial" w:cs="Arial"/>
                <w:sz w:val="16"/>
                <w:szCs w:val="16"/>
                <w:vertAlign w:val="superscript"/>
              </w:rPr>
              <w:t xml:space="preserve"> b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004 - 1060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57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LAM isolates SAWC 3656, 2576,</w:t>
            </w:r>
            <w:r>
              <w:rPr>
                <w:rFonts w:ascii="Arial" w:hAnsi="Arial" w:cs="Arial"/>
                <w:sz w:val="16"/>
                <w:szCs w:val="16"/>
              </w:rPr>
              <w:t xml:space="preserve"> 2525, 1733 and </w:t>
            </w:r>
            <w:r w:rsidRPr="005B1A56">
              <w:rPr>
                <w:rFonts w:ascii="Arial" w:hAnsi="Arial" w:cs="Arial"/>
                <w:sz w:val="16"/>
                <w:szCs w:val="16"/>
              </w:rPr>
              <w:t>3100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D4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015 - 1074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60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198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D5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061 - 1108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48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1109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D6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195 - 1203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9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4981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D7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127 - 1174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48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2493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nsSNPs</w:t>
            </w:r>
            <w:proofErr w:type="spellEnd"/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1</w:t>
            </w:r>
            <w:r w:rsidRPr="005B1A56">
              <w:rPr>
                <w:rFonts w:ascii="Arial" w:hAnsi="Arial" w:cs="Arial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368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G → C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→ Ala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4981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2</w:t>
            </w:r>
            <w:r w:rsidRPr="005B1A56">
              <w:rPr>
                <w:rFonts w:ascii="Arial" w:hAnsi="Arial" w:cs="Arial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686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→ Asp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861 and</w:t>
            </w:r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5B1A56">
              <w:rPr>
                <w:rFonts w:ascii="Arial" w:hAnsi="Arial" w:cs="Arial"/>
                <w:sz w:val="16"/>
                <w:szCs w:val="16"/>
              </w:rPr>
              <w:t xml:space="preserve">1162 (4 and 5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anders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>).</w:t>
            </w:r>
          </w:p>
        </w:tc>
      </w:tr>
      <w:tr w:rsidR="004F2431" w:rsidRPr="00F01A2D" w:rsidTr="00BD296D">
        <w:tc>
          <w:tcPr>
            <w:tcW w:w="0" w:type="auto"/>
            <w:vMerge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3</w:t>
            </w:r>
            <w:r w:rsidRPr="005B1A56">
              <w:rPr>
                <w:rFonts w:ascii="Arial" w:hAnsi="Arial" w:cs="Arial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206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707</w:t>
            </w:r>
          </w:p>
        </w:tc>
        <w:tc>
          <w:tcPr>
            <w:tcW w:w="1396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A → G</w:t>
            </w:r>
          </w:p>
        </w:tc>
        <w:tc>
          <w:tcPr>
            <w:tcW w:w="1395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As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</w:p>
        </w:tc>
        <w:tc>
          <w:tcPr>
            <w:tcW w:w="1213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0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All PGG1 isolates.</w:t>
            </w:r>
          </w:p>
        </w:tc>
      </w:tr>
      <w:tr w:rsidR="004F2431" w:rsidRPr="00F01A2D" w:rsidTr="00BD296D">
        <w:tc>
          <w:tcPr>
            <w:tcW w:w="0" w:type="auto"/>
            <w:vMerge w:val="restart"/>
            <w:tcBorders>
              <w:top w:val="single" w:sz="12" w:space="0" w:color="auto"/>
            </w:tcBorders>
          </w:tcPr>
          <w:p w:rsidR="004F2431" w:rsidRPr="005B1A56" w:rsidRDefault="00F84E16" w:rsidP="00BD296D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pe_pgrs</w:t>
            </w:r>
            <w:r w:rsidR="004F2431" w:rsidRPr="005B1A56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33</w:t>
            </w:r>
          </w:p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  <w:tcBorders>
              <w:top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In-frame deletions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D1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640 - 648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9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1430 and 1595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D2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684 - 728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45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861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D3</w:t>
            </w:r>
            <w:r w:rsidRPr="005B1A56">
              <w:rPr>
                <w:rFonts w:ascii="Arial" w:hAnsi="Arial" w:cs="Arial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710 - 816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75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deletion. Result of 107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deletion plus 32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insertion.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SAWC 1109. 32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insertion is a </w:t>
            </w:r>
          </w:p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proofErr w:type="gramStart"/>
            <w:r w:rsidRPr="005B1A56">
              <w:rPr>
                <w:rFonts w:ascii="Arial" w:hAnsi="Arial" w:cs="Arial"/>
                <w:sz w:val="16"/>
                <w:szCs w:val="16"/>
              </w:rPr>
              <w:t>duplication</w:t>
            </w:r>
            <w:proofErr w:type="gramEnd"/>
            <w:r w:rsidRPr="005B1A56">
              <w:rPr>
                <w:rFonts w:ascii="Arial" w:hAnsi="Arial" w:cs="Arial"/>
                <w:sz w:val="16"/>
                <w:szCs w:val="16"/>
              </w:rPr>
              <w:t xml:space="preserve"> of nucleotides</w:t>
            </w:r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5B1A56">
              <w:rPr>
                <w:rFonts w:ascii="Arial" w:hAnsi="Arial" w:cs="Arial"/>
                <w:sz w:val="16"/>
                <w:szCs w:val="16"/>
              </w:rPr>
              <w:t>611 – 642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D4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772 - 813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42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CAS family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In-frame insertions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I4</w:t>
            </w:r>
            <w:r w:rsidRPr="005B1A56">
              <w:rPr>
                <w:rFonts w:ascii="Arial" w:hAnsi="Arial" w:cs="Arial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240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9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insertion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All PGG3 and PGG2 (LAM) isolates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Frameshift</w:t>
            </w:r>
            <w:proofErr w:type="spellEnd"/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FS1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554 - 555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2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2701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FS2</w:t>
            </w:r>
            <w:r w:rsidRPr="005B1A56">
              <w:rPr>
                <w:rFonts w:ascii="Arial" w:hAnsi="Arial" w:cs="Arial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014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1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EAI and LCC </w:t>
            </w:r>
            <w:proofErr w:type="gramStart"/>
            <w:r w:rsidRPr="005B1A56">
              <w:rPr>
                <w:rFonts w:ascii="Arial" w:hAnsi="Arial" w:cs="Arial"/>
                <w:sz w:val="16"/>
                <w:szCs w:val="16"/>
              </w:rPr>
              <w:t>( 2</w:t>
            </w:r>
            <w:proofErr w:type="gramEnd"/>
            <w:r w:rsidRPr="005B1A56">
              <w:rPr>
                <w:rFonts w:ascii="Arial" w:hAnsi="Arial" w:cs="Arial"/>
                <w:sz w:val="16"/>
                <w:szCs w:val="16"/>
              </w:rPr>
              <w:t xml:space="preserve"> and 3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ander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>) specific.</w:t>
            </w:r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5B1A56">
              <w:rPr>
                <w:rFonts w:ascii="Arial" w:hAnsi="Arial" w:cs="Arial"/>
                <w:sz w:val="16"/>
                <w:szCs w:val="16"/>
              </w:rPr>
              <w:t>Possible convergent mutation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nsSNPs</w:t>
            </w:r>
            <w:proofErr w:type="spellEnd"/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1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235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Ala →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2666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2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320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Ala →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Phe</w:t>
            </w:r>
            <w:proofErr w:type="spellEnd"/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2493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3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689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G → C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→ Ala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233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4</w:t>
            </w:r>
            <w:r w:rsidRPr="005B1A56">
              <w:rPr>
                <w:rFonts w:ascii="Arial" w:hAnsi="Arial" w:cs="Arial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701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T → C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Val → Ala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1109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5</w:t>
            </w:r>
            <w:r w:rsidRPr="005B1A56">
              <w:rPr>
                <w:rFonts w:ascii="Arial" w:hAnsi="Arial" w:cs="Arial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166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→ Asp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2073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6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367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→ Asp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1733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sSNPs</w:t>
            </w:r>
            <w:proofErr w:type="spellEnd"/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S1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285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Ala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2240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S2</w:t>
            </w:r>
            <w:r w:rsidRPr="005B1A56">
              <w:rPr>
                <w:rFonts w:ascii="Arial" w:hAnsi="Arial" w:cs="Arial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717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Ala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9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All PGG3 and PGG2 (LAM) isolates.</w:t>
            </w:r>
          </w:p>
        </w:tc>
      </w:tr>
      <w:tr w:rsidR="004F2431" w:rsidRPr="00F01A2D" w:rsidTr="00BD296D">
        <w:tc>
          <w:tcPr>
            <w:tcW w:w="0" w:type="auto"/>
            <w:vMerge w:val="restart"/>
            <w:tcBorders>
              <w:top w:val="single" w:sz="12" w:space="0" w:color="auto"/>
            </w:tcBorders>
          </w:tcPr>
          <w:p w:rsidR="004F2431" w:rsidRPr="005B1A56" w:rsidRDefault="00F84E16" w:rsidP="00BD296D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pe_pgrs</w:t>
            </w:r>
            <w:r w:rsidR="004F2431" w:rsidRPr="005B1A56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62</w:t>
            </w:r>
          </w:p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  <w:tcBorders>
              <w:top w:val="single" w:sz="12" w:space="0" w:color="auto"/>
            </w:tcBorders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nsSNP</w:t>
            </w:r>
            <w:proofErr w:type="spellEnd"/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1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462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G → C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Gln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→ His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pStyle w:val="CommentText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EAI family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2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880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As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→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Asn</w:t>
            </w:r>
            <w:proofErr w:type="spellEnd"/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pStyle w:val="CommentText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1659 and 2493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</w:tcPr>
          <w:p w:rsidR="004F2431" w:rsidRPr="005B1A56" w:rsidRDefault="004F2431" w:rsidP="00BD296D">
            <w:pPr>
              <w:rPr>
                <w:rStyle w:val="CommentReference"/>
                <w:vanish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sSNP</w:t>
            </w:r>
            <w:proofErr w:type="spellEnd"/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S1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786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G → C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Leu</w:t>
            </w:r>
            <w:proofErr w:type="spellEnd"/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Style w:val="CommentReference"/>
                <w:rFonts w:ascii="Arial" w:hAnsi="Arial" w:cs="Arial"/>
              </w:rPr>
            </w:pPr>
            <w:r w:rsidRPr="005B1A56">
              <w:rPr>
                <w:rStyle w:val="CommentReference"/>
                <w:rFonts w:ascii="Arial" w:hAnsi="Arial" w:cs="Arial"/>
              </w:rPr>
              <w:t>SAWC 2076</w:t>
            </w:r>
          </w:p>
        </w:tc>
      </w:tr>
      <w:tr w:rsidR="004F2431" w:rsidRPr="00F01A2D" w:rsidTr="00BD296D">
        <w:tc>
          <w:tcPr>
            <w:tcW w:w="0" w:type="auto"/>
            <w:vMerge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S2</w:t>
            </w:r>
          </w:p>
        </w:tc>
        <w:tc>
          <w:tcPr>
            <w:tcW w:w="1206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099</w:t>
            </w:r>
          </w:p>
        </w:tc>
        <w:tc>
          <w:tcPr>
            <w:tcW w:w="1396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T → C</w:t>
            </w:r>
          </w:p>
        </w:tc>
        <w:tc>
          <w:tcPr>
            <w:tcW w:w="1395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Leu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  <w:tc>
          <w:tcPr>
            <w:tcW w:w="1213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rPr>
                <w:rStyle w:val="CommentReference"/>
                <w:rFonts w:ascii="Arial" w:hAnsi="Arial" w:cs="Arial"/>
                <w:vanish/>
              </w:rPr>
            </w:pPr>
            <w:r w:rsidRPr="005B1A56">
              <w:rPr>
                <w:rStyle w:val="CommentReference"/>
                <w:rFonts w:ascii="Arial" w:hAnsi="Arial" w:cs="Arial"/>
              </w:rPr>
              <w:t>SAWC 1430</w:t>
            </w:r>
          </w:p>
        </w:tc>
      </w:tr>
      <w:tr w:rsidR="004F2431" w:rsidRPr="00F01A2D" w:rsidTr="00BD296D">
        <w:tc>
          <w:tcPr>
            <w:tcW w:w="0" w:type="auto"/>
            <w:vMerge w:val="restart"/>
            <w:tcBorders>
              <w:top w:val="single" w:sz="12" w:space="0" w:color="auto"/>
            </w:tcBorders>
          </w:tcPr>
          <w:p w:rsidR="004F2431" w:rsidRPr="005B1A56" w:rsidRDefault="00F84E16" w:rsidP="00BD296D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ppe</w:t>
            </w:r>
            <w:r w:rsidR="004F2431" w:rsidRPr="005B1A56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68</w:t>
            </w:r>
          </w:p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  <w:tcBorders>
              <w:top w:val="single" w:sz="12" w:space="0" w:color="auto"/>
            </w:tcBorders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nsSNP</w:t>
            </w:r>
            <w:proofErr w:type="spellEnd"/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1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86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Ala → Val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All true Haarlem isolates. </w:t>
            </w:r>
          </w:p>
        </w:tc>
      </w:tr>
      <w:tr w:rsidR="004F2431" w:rsidRPr="00F01A2D" w:rsidTr="00BD296D">
        <w:tc>
          <w:tcPr>
            <w:tcW w:w="0" w:type="auto"/>
            <w:vMerge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2</w:t>
            </w:r>
          </w:p>
        </w:tc>
        <w:tc>
          <w:tcPr>
            <w:tcW w:w="1206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685</w:t>
            </w:r>
          </w:p>
        </w:tc>
        <w:tc>
          <w:tcPr>
            <w:tcW w:w="1396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G → C</w:t>
            </w:r>
          </w:p>
        </w:tc>
        <w:tc>
          <w:tcPr>
            <w:tcW w:w="1395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Val →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Leu</w:t>
            </w:r>
            <w:proofErr w:type="spellEnd"/>
          </w:p>
        </w:tc>
        <w:tc>
          <w:tcPr>
            <w:tcW w:w="1213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EAI family.</w:t>
            </w:r>
          </w:p>
        </w:tc>
      </w:tr>
      <w:tr w:rsidR="004F2431" w:rsidRPr="00F01A2D" w:rsidTr="00BD296D">
        <w:tc>
          <w:tcPr>
            <w:tcW w:w="0" w:type="auto"/>
            <w:vMerge w:val="restart"/>
            <w:tcBorders>
              <w:top w:val="single" w:sz="12" w:space="0" w:color="auto"/>
            </w:tcBorders>
          </w:tcPr>
          <w:p w:rsidR="004F2431" w:rsidRPr="005B1A56" w:rsidRDefault="00F84E16" w:rsidP="00BD296D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ppe</w:t>
            </w:r>
            <w:r w:rsidR="004F2431" w:rsidRPr="005B1A56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2</w:t>
            </w:r>
          </w:p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  <w:tcBorders>
              <w:top w:val="single" w:sz="12" w:space="0" w:color="auto"/>
            </w:tcBorders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nsSNP</w:t>
            </w:r>
            <w:proofErr w:type="spellEnd"/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1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887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T → C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Leu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→ Pro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CAS family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sSNP</w:t>
            </w:r>
            <w:proofErr w:type="spellEnd"/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S1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834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Ala 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103.</w:t>
            </w:r>
          </w:p>
        </w:tc>
      </w:tr>
      <w:tr w:rsidR="004F2431" w:rsidRPr="00F01A2D" w:rsidTr="00BD296D">
        <w:tc>
          <w:tcPr>
            <w:tcW w:w="0" w:type="auto"/>
            <w:vMerge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S2</w:t>
            </w:r>
          </w:p>
        </w:tc>
        <w:tc>
          <w:tcPr>
            <w:tcW w:w="1206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236</w:t>
            </w:r>
          </w:p>
        </w:tc>
        <w:tc>
          <w:tcPr>
            <w:tcW w:w="1396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395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  <w:tc>
          <w:tcPr>
            <w:tcW w:w="1213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EAI family.</w:t>
            </w:r>
          </w:p>
        </w:tc>
      </w:tr>
      <w:tr w:rsidR="004F2431" w:rsidRPr="00F01A2D" w:rsidTr="00BD296D">
        <w:tc>
          <w:tcPr>
            <w:tcW w:w="0" w:type="auto"/>
            <w:vMerge w:val="restart"/>
            <w:tcBorders>
              <w:top w:val="single" w:sz="12" w:space="0" w:color="auto"/>
            </w:tcBorders>
          </w:tcPr>
          <w:p w:rsidR="004F2431" w:rsidRPr="005B1A56" w:rsidRDefault="00F84E16" w:rsidP="00BD296D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ppe</w:t>
            </w:r>
            <w:r w:rsidR="004F2431" w:rsidRPr="005B1A56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44</w:t>
            </w:r>
          </w:p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  <w:tcBorders>
              <w:top w:val="single" w:sz="12" w:space="0" w:color="auto"/>
            </w:tcBorders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nsSNP</w:t>
            </w:r>
            <w:proofErr w:type="spellEnd"/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1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31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A → G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Asn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→ Asp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2525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2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76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G → T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→ Val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EAI family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3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581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T → C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Phe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→ Ser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All PGG1 isolates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4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713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C → T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Pro →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Leu</w:t>
            </w:r>
            <w:proofErr w:type="spellEnd"/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974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sSNP</w:t>
            </w:r>
            <w:proofErr w:type="spellEnd"/>
          </w:p>
        </w:tc>
      </w:tr>
      <w:tr w:rsidR="004F2431" w:rsidRPr="00F01A2D" w:rsidTr="00BD296D">
        <w:tc>
          <w:tcPr>
            <w:tcW w:w="0" w:type="auto"/>
            <w:vMerge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S1</w:t>
            </w:r>
          </w:p>
        </w:tc>
        <w:tc>
          <w:tcPr>
            <w:tcW w:w="1206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060</w:t>
            </w:r>
          </w:p>
        </w:tc>
        <w:tc>
          <w:tcPr>
            <w:tcW w:w="1396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A → C</w:t>
            </w:r>
          </w:p>
        </w:tc>
        <w:tc>
          <w:tcPr>
            <w:tcW w:w="1395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Gly</w:t>
            </w:r>
            <w:proofErr w:type="spellEnd"/>
          </w:p>
        </w:tc>
        <w:tc>
          <w:tcPr>
            <w:tcW w:w="1213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2240</w:t>
            </w:r>
          </w:p>
        </w:tc>
      </w:tr>
      <w:tr w:rsidR="004F2431" w:rsidRPr="00F01A2D" w:rsidTr="00BD296D">
        <w:tc>
          <w:tcPr>
            <w:tcW w:w="0" w:type="auto"/>
            <w:vMerge w:val="restart"/>
            <w:tcBorders>
              <w:top w:val="single" w:sz="12" w:space="0" w:color="auto"/>
            </w:tcBorders>
          </w:tcPr>
          <w:p w:rsidR="004F2431" w:rsidRPr="005B1A56" w:rsidRDefault="00F84E16" w:rsidP="00BD296D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ppe</w:t>
            </w:r>
            <w:r w:rsidR="004F2431" w:rsidRPr="005B1A56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10</w:t>
            </w:r>
          </w:p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  <w:tcBorders>
              <w:top w:val="single" w:sz="12" w:space="0" w:color="auto"/>
            </w:tcBorders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In-frame deletion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D1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?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15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deletion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2803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Frameshift</w:t>
            </w:r>
            <w:proofErr w:type="spellEnd"/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FS1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?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14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insertion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2185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nsSNP</w:t>
            </w:r>
            <w:proofErr w:type="spellEnd"/>
          </w:p>
        </w:tc>
      </w:tr>
      <w:tr w:rsidR="004F2431" w:rsidRPr="00F01A2D" w:rsidTr="00BD296D">
        <w:tc>
          <w:tcPr>
            <w:tcW w:w="0" w:type="auto"/>
            <w:vMerge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1</w:t>
            </w:r>
          </w:p>
        </w:tc>
        <w:tc>
          <w:tcPr>
            <w:tcW w:w="1206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440</w:t>
            </w:r>
          </w:p>
        </w:tc>
        <w:tc>
          <w:tcPr>
            <w:tcW w:w="1396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G → C</w:t>
            </w:r>
          </w:p>
        </w:tc>
        <w:tc>
          <w:tcPr>
            <w:tcW w:w="1395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Tr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→ Ser</w:t>
            </w:r>
          </w:p>
        </w:tc>
        <w:tc>
          <w:tcPr>
            <w:tcW w:w="1213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CAS family.</w:t>
            </w:r>
          </w:p>
        </w:tc>
      </w:tr>
      <w:tr w:rsidR="004F2431" w:rsidRPr="00F01A2D" w:rsidTr="00BD296D">
        <w:tc>
          <w:tcPr>
            <w:tcW w:w="0" w:type="auto"/>
            <w:vMerge w:val="restart"/>
            <w:tcBorders>
              <w:top w:val="single" w:sz="12" w:space="0" w:color="auto"/>
            </w:tcBorders>
          </w:tcPr>
          <w:p w:rsidR="004F2431" w:rsidRPr="005B1A56" w:rsidRDefault="00F84E16" w:rsidP="00BD296D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ppe</w:t>
            </w:r>
            <w:r w:rsidR="004F2431" w:rsidRPr="005B1A56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42</w:t>
            </w:r>
          </w:p>
        </w:tc>
        <w:tc>
          <w:tcPr>
            <w:tcW w:w="0" w:type="auto"/>
            <w:gridSpan w:val="6"/>
            <w:tcBorders>
              <w:top w:val="single" w:sz="12" w:space="0" w:color="auto"/>
            </w:tcBorders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sSNP</w:t>
            </w:r>
            <w:proofErr w:type="spellEnd"/>
          </w:p>
        </w:tc>
      </w:tr>
      <w:tr w:rsidR="004F2431" w:rsidRPr="00F01A2D" w:rsidTr="00BD296D">
        <w:tc>
          <w:tcPr>
            <w:tcW w:w="0" w:type="auto"/>
            <w:vMerge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S1</w:t>
            </w:r>
          </w:p>
        </w:tc>
        <w:tc>
          <w:tcPr>
            <w:tcW w:w="1206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637</w:t>
            </w:r>
          </w:p>
        </w:tc>
        <w:tc>
          <w:tcPr>
            <w:tcW w:w="1396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C → A</w:t>
            </w:r>
          </w:p>
        </w:tc>
        <w:tc>
          <w:tcPr>
            <w:tcW w:w="1395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Arg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  <w:tc>
          <w:tcPr>
            <w:tcW w:w="1213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861 and 1162.</w:t>
            </w:r>
          </w:p>
        </w:tc>
      </w:tr>
      <w:tr w:rsidR="004F2431" w:rsidRPr="00F01A2D" w:rsidTr="00BD296D">
        <w:tc>
          <w:tcPr>
            <w:tcW w:w="0" w:type="auto"/>
            <w:vMerge w:val="restart"/>
            <w:tcBorders>
              <w:top w:val="single" w:sz="12" w:space="0" w:color="auto"/>
            </w:tcBorders>
          </w:tcPr>
          <w:p w:rsidR="004F2431" w:rsidRPr="005B1A56" w:rsidRDefault="00F84E16" w:rsidP="00BD296D">
            <w:pPr>
              <w:jc w:val="both"/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ppe</w:t>
            </w:r>
            <w:r w:rsidR="004F2431" w:rsidRPr="005B1A56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62</w:t>
            </w:r>
          </w:p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  <w:tcBorders>
              <w:top w:val="single" w:sz="12" w:space="0" w:color="auto"/>
            </w:tcBorders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Frameshift</w:t>
            </w:r>
            <w:proofErr w:type="spellEnd"/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FS1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323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1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bp</w:t>
            </w:r>
            <w:proofErr w:type="spellEnd"/>
            <w:r w:rsidRPr="005B1A56">
              <w:rPr>
                <w:rFonts w:ascii="Arial" w:hAnsi="Arial" w:cs="Arial"/>
                <w:sz w:val="16"/>
                <w:szCs w:val="16"/>
              </w:rPr>
              <w:t xml:space="preserve">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isertion</w:t>
            </w:r>
            <w:proofErr w:type="spellEnd"/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Premature stop</w:t>
            </w:r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PGG3 isolates SAWC 1608, 1870, 1901, 1956, 239 and 1109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nsSNP</w:t>
            </w:r>
            <w:proofErr w:type="spellEnd"/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1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478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Ala →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861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nsS2</w:t>
            </w:r>
          </w:p>
        </w:tc>
        <w:tc>
          <w:tcPr>
            <w:tcW w:w="120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026</w:t>
            </w:r>
          </w:p>
        </w:tc>
        <w:tc>
          <w:tcPr>
            <w:tcW w:w="1396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C → A</w:t>
            </w:r>
          </w:p>
        </w:tc>
        <w:tc>
          <w:tcPr>
            <w:tcW w:w="1395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 xml:space="preserve">Ser → </w:t>
            </w: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Arg</w:t>
            </w:r>
            <w:proofErr w:type="spellEnd"/>
          </w:p>
        </w:tc>
        <w:tc>
          <w:tcPr>
            <w:tcW w:w="1213" w:type="dxa"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8</w:t>
            </w:r>
          </w:p>
        </w:tc>
        <w:tc>
          <w:tcPr>
            <w:tcW w:w="0" w:type="auto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All Haarlem group isolates.</w:t>
            </w:r>
          </w:p>
        </w:tc>
      </w:tr>
      <w:tr w:rsidR="004F2431" w:rsidRPr="00F01A2D" w:rsidTr="00BD296D">
        <w:tc>
          <w:tcPr>
            <w:tcW w:w="0" w:type="auto"/>
            <w:vMerge/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gridSpan w:val="6"/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b/>
                <w:bCs/>
                <w:sz w:val="16"/>
                <w:szCs w:val="16"/>
              </w:rPr>
              <w:t>sSNP</w:t>
            </w:r>
            <w:proofErr w:type="spellEnd"/>
          </w:p>
        </w:tc>
      </w:tr>
      <w:tr w:rsidR="004F2431" w:rsidRPr="00F01A2D" w:rsidTr="00BD296D">
        <w:tc>
          <w:tcPr>
            <w:tcW w:w="0" w:type="auto"/>
            <w:vMerge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S1</w:t>
            </w:r>
          </w:p>
        </w:tc>
        <w:tc>
          <w:tcPr>
            <w:tcW w:w="1206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329</w:t>
            </w:r>
          </w:p>
        </w:tc>
        <w:tc>
          <w:tcPr>
            <w:tcW w:w="1396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G → A</w:t>
            </w:r>
          </w:p>
        </w:tc>
        <w:tc>
          <w:tcPr>
            <w:tcW w:w="1395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5B1A56">
              <w:rPr>
                <w:rFonts w:ascii="Arial" w:hAnsi="Arial" w:cs="Arial"/>
                <w:sz w:val="16"/>
                <w:szCs w:val="16"/>
              </w:rPr>
              <w:t>Thr</w:t>
            </w:r>
            <w:proofErr w:type="spellEnd"/>
          </w:p>
        </w:tc>
        <w:tc>
          <w:tcPr>
            <w:tcW w:w="1213" w:type="dxa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jc w:val="both"/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4F2431" w:rsidRPr="005B1A56" w:rsidRDefault="004F2431" w:rsidP="00BD296D">
            <w:pPr>
              <w:rPr>
                <w:rFonts w:ascii="Arial" w:hAnsi="Arial" w:cs="Arial"/>
                <w:sz w:val="16"/>
                <w:szCs w:val="16"/>
              </w:rPr>
            </w:pPr>
            <w:r w:rsidRPr="005B1A56">
              <w:rPr>
                <w:rFonts w:ascii="Arial" w:hAnsi="Arial" w:cs="Arial"/>
                <w:sz w:val="16"/>
                <w:szCs w:val="16"/>
              </w:rPr>
              <w:t>SAWC 198</w:t>
            </w:r>
          </w:p>
        </w:tc>
      </w:tr>
    </w:tbl>
    <w:p w:rsidR="004F2431" w:rsidRDefault="004F2431" w:rsidP="004F2431">
      <w:pPr>
        <w:spacing w:line="360" w:lineRule="auto"/>
        <w:jc w:val="both"/>
        <w:rPr>
          <w:rFonts w:ascii="Arial" w:hAnsi="Arial" w:cs="Arial"/>
          <w:b/>
          <w:bCs/>
        </w:rPr>
      </w:pPr>
    </w:p>
    <w:p w:rsidR="004F2431" w:rsidRDefault="004F2431" w:rsidP="004F2431"/>
    <w:p w:rsidR="004F2431" w:rsidRPr="004F2431" w:rsidRDefault="004F2431" w:rsidP="004F2431"/>
    <w:sectPr w:rsidR="004F2431" w:rsidRPr="004F2431" w:rsidSect="00640F1F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5"/>
  <w:proofState w:spelling="clean" w:grammar="clean"/>
  <w:defaultTabStop w:val="720"/>
  <w:characterSpacingControl w:val="doNotCompress"/>
  <w:compat/>
  <w:rsids>
    <w:rsidRoot w:val="00A750F0"/>
    <w:rsid w:val="00277B33"/>
    <w:rsid w:val="00461F26"/>
    <w:rsid w:val="004F2431"/>
    <w:rsid w:val="005C29D8"/>
    <w:rsid w:val="005C60EE"/>
    <w:rsid w:val="005D1649"/>
    <w:rsid w:val="00640F1F"/>
    <w:rsid w:val="00875447"/>
    <w:rsid w:val="0089574F"/>
    <w:rsid w:val="00A750F0"/>
    <w:rsid w:val="00BB6EB7"/>
    <w:rsid w:val="00C32DC3"/>
    <w:rsid w:val="00F84E1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750F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Z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rsid w:val="00A750F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A750F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750F0"/>
    <w:rPr>
      <w:rFonts w:ascii="Times New Roman" w:eastAsia="Times New Roman" w:hAnsi="Times New Roman" w:cs="Times New Roman"/>
      <w:sz w:val="20"/>
      <w:szCs w:val="20"/>
      <w:lang w:val="en-ZA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3</Pages>
  <Words>804</Words>
  <Characters>4589</Characters>
  <Application>Microsoft Office Word</Application>
  <DocSecurity>0</DocSecurity>
  <Lines>38</Lines>
  <Paragraphs>10</Paragraphs>
  <ScaleCrop>false</ScaleCrop>
  <Company>University of Melbourne</Company>
  <LinksUpToDate>false</LinksUpToDate>
  <CharactersWithSpaces>538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mcevoy</dc:creator>
  <cp:keywords/>
  <dc:description/>
  <cp:lastModifiedBy>cmcevoy</cp:lastModifiedBy>
  <cp:revision>7</cp:revision>
  <dcterms:created xsi:type="dcterms:W3CDTF">2010-08-26T21:20:00Z</dcterms:created>
  <dcterms:modified xsi:type="dcterms:W3CDTF">2011-10-18T08:00:00Z</dcterms:modified>
</cp:coreProperties>
</file>